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3860" w:type="dxa"/>
        <w:tblInd w:w="-252" w:type="dxa"/>
        <w:tblLayout w:type="fixed"/>
        <w:tblLook w:val="04A0" w:firstRow="1" w:lastRow="0" w:firstColumn="1" w:lastColumn="0" w:noHBand="0" w:noVBand="1"/>
      </w:tblPr>
      <w:tblGrid>
        <w:gridCol w:w="1800"/>
        <w:gridCol w:w="1170"/>
        <w:gridCol w:w="1440"/>
        <w:gridCol w:w="1260"/>
        <w:gridCol w:w="1170"/>
        <w:gridCol w:w="1350"/>
        <w:gridCol w:w="1080"/>
        <w:gridCol w:w="1260"/>
        <w:gridCol w:w="1260"/>
        <w:gridCol w:w="2070"/>
      </w:tblGrid>
      <w:tr w:rsidR="005B0ECC" w:rsidRPr="007357DA" w:rsidTr="0088029E">
        <w:trPr>
          <w:trHeight w:val="2460"/>
        </w:trPr>
        <w:tc>
          <w:tcPr>
            <w:tcW w:w="13860" w:type="dxa"/>
            <w:gridSpan w:val="10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5B0ECC" w:rsidRPr="002C0D0C" w:rsidRDefault="005B0ECC" w:rsidP="0088029E">
            <w:pPr>
              <w:spacing w:after="0"/>
              <w:jc w:val="both"/>
              <w:rPr>
                <w:b/>
                <w:u w:val="single"/>
              </w:rPr>
            </w:pPr>
            <w:r w:rsidRPr="007357DA">
              <w:rPr>
                <w:b/>
                <w:u w:val="single"/>
              </w:rPr>
              <w:br w:type="page"/>
            </w:r>
            <w:r w:rsidRPr="007357DA">
              <w:rPr>
                <w:rFonts w:ascii="Calibri" w:eastAsia="Times New Roman" w:hAnsi="Calibri" w:cs="Calibri"/>
                <w:b/>
                <w:bCs/>
              </w:rPr>
              <w:t xml:space="preserve">Appendix. </w:t>
            </w:r>
            <w:r w:rsidRPr="007357DA">
              <w:rPr>
                <w:rFonts w:ascii="Calibri" w:eastAsia="Times New Roman" w:hAnsi="Calibri" w:cs="Calibri"/>
              </w:rPr>
              <w:t xml:space="preserve">Complete dataset of all medications. Shown are the total 75 medications with enough data to be used by at least one group member; seventy-one of the medications were able to be used for the Modified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Kroh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analysis in this study. Parameters include: D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>N</w:t>
            </w:r>
            <w:r w:rsidRPr="007357DA">
              <w:rPr>
                <w:rFonts w:ascii="Calibri" w:eastAsia="Times New Roman" w:hAnsi="Calibri" w:cs="Calibri"/>
              </w:rPr>
              <w:t xml:space="preserve"> (dose in person with normal renal function based on package insert), CL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 xml:space="preserve">ESRD </w:t>
            </w:r>
            <w:r w:rsidRPr="007357DA">
              <w:rPr>
                <w:rFonts w:ascii="Calibri" w:eastAsia="Times New Roman" w:hAnsi="Calibri" w:cs="Calibri"/>
              </w:rPr>
              <w:t xml:space="preserve">(total body clearance in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anuric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person with ESRD), CL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>N</w:t>
            </w:r>
            <w:r w:rsidRPr="007357DA">
              <w:rPr>
                <w:rFonts w:ascii="Calibri" w:eastAsia="Times New Roman" w:hAnsi="Calibri" w:cs="Calibri"/>
              </w:rPr>
              <w:t xml:space="preserve"> (total body clearance in person with normal renal function),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Aronoff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et al. dose (dose given in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Aronoff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text), CL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 xml:space="preserve">AKI </w:t>
            </w:r>
            <w:r w:rsidRPr="007357DA">
              <w:rPr>
                <w:rFonts w:ascii="Calibri" w:eastAsia="Times New Roman" w:hAnsi="Calibri" w:cs="Calibri"/>
              </w:rPr>
              <w:t xml:space="preserve">(total body clearance in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anuric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person with AKI), S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>C</w:t>
            </w:r>
            <w:r w:rsidRPr="007357DA">
              <w:rPr>
                <w:rFonts w:ascii="Calibri" w:eastAsia="Times New Roman" w:hAnsi="Calibri" w:cs="Calibri"/>
              </w:rPr>
              <w:t xml:space="preserve"> (sieving coefficient),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D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>anuria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(recommended dose in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anuric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patients based on package insert), and CL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>NR</w:t>
            </w:r>
            <w:r w:rsidRPr="007357DA">
              <w:rPr>
                <w:rFonts w:ascii="Calibri" w:eastAsia="Times New Roman" w:hAnsi="Calibri" w:cs="Calibri"/>
              </w:rPr>
              <w:t xml:space="preserve"> (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nonrenal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drug clearance in an individual with normal renal function). Not displayed are the assumed constants: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CL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>CRtot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(33ml/min; sum of renal and extracorporeal creatinine clearance in an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anuric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patient undergoing CRRT), </w:t>
            </w:r>
            <w:proofErr w:type="spellStart"/>
            <w:r w:rsidRPr="007357DA">
              <w:rPr>
                <w:rFonts w:ascii="Calibri" w:eastAsia="Times New Roman" w:hAnsi="Calibri" w:cs="Calibri"/>
              </w:rPr>
              <w:t>CL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>CRn</w:t>
            </w:r>
            <w:proofErr w:type="spellEnd"/>
            <w:r w:rsidRPr="007357DA">
              <w:rPr>
                <w:rFonts w:ascii="Calibri" w:eastAsia="Times New Roman" w:hAnsi="Calibri" w:cs="Calibri"/>
              </w:rPr>
              <w:t xml:space="preserve"> (100ml/min; normal creatinine clearance for patient with normal renal function), and Q</w:t>
            </w:r>
            <w:r w:rsidRPr="007357DA">
              <w:rPr>
                <w:rFonts w:ascii="Calibri" w:eastAsia="Times New Roman" w:hAnsi="Calibri" w:cs="Calibri"/>
                <w:vertAlign w:val="subscript"/>
              </w:rPr>
              <w:t>F</w:t>
            </w:r>
            <w:r w:rsidRPr="007357DA">
              <w:rPr>
                <w:rFonts w:ascii="Calibri" w:eastAsia="Times New Roman" w:hAnsi="Calibri" w:cs="Calibri"/>
              </w:rPr>
              <w:t xml:space="preserve"> (33.3ml/min; ultrafiltration rate). Asterisk (*) denotes data was not found.</w:t>
            </w:r>
          </w:p>
        </w:tc>
      </w:tr>
      <w:tr w:rsidR="005B0ECC" w:rsidRPr="007357DA" w:rsidTr="0088029E">
        <w:trPr>
          <w:trHeight w:val="540"/>
        </w:trPr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Drug Name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D</w:t>
            </w:r>
            <w:r w:rsidRPr="002C0D0C">
              <w:rPr>
                <w:rFonts w:ascii="Calibri" w:eastAsia="Times New Roman" w:hAnsi="Calibri" w:cs="Calibri"/>
                <w:b/>
                <w:bCs/>
                <w:sz w:val="20"/>
                <w:szCs w:val="20"/>
                <w:vertAlign w:val="subscript"/>
              </w:rPr>
              <w:t>N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 xml:space="preserve"> (mg/day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CL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  <w:vertAlign w:val="subscript"/>
              </w:rPr>
              <w:t>ESRD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 xml:space="preserve"> (mL/min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CL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  <w:vertAlign w:val="subscript"/>
              </w:rPr>
              <w:t>N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 xml:space="preserve"> (mL/min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Aronoff</w:t>
            </w:r>
            <w:proofErr w:type="spellEnd"/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 xml:space="preserve"> et al. Dose (mg/day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CL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  <w:vertAlign w:val="subscript"/>
              </w:rPr>
              <w:t xml:space="preserve">AKI 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(mL/min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S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  <w:vertAlign w:val="subscript"/>
              </w:rPr>
              <w:t>C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D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  <w:vertAlign w:val="subscript"/>
              </w:rPr>
              <w:t>anuria</w:t>
            </w:r>
            <w:proofErr w:type="spellEnd"/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 xml:space="preserve"> (mg/day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CL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  <w:vertAlign w:val="subscript"/>
              </w:rPr>
              <w:t xml:space="preserve">NR </w:t>
            </w: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(mL/min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5B0ECC" w:rsidRPr="007357DA" w:rsidRDefault="005B0ECC" w:rsidP="0088029E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b/>
                <w:bCs/>
                <w:sz w:val="20"/>
                <w:szCs w:val="20"/>
              </w:rPr>
              <w:t>References</w:t>
            </w:r>
          </w:p>
        </w:tc>
      </w:tr>
      <w:tr w:rsidR="005B0ECC" w:rsidRPr="007357DA" w:rsidTr="0088029E">
        <w:trPr>
          <w:trHeight w:val="323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acyclovi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28.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17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2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1.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6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78.86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0 [NoInformation] 1997; 31 Blum,M.R. 1982; 32 Boulieu,R. 1997; 33 deMiranda,P. 1983; 34 Khajehdehi,P. 2000; 35 Krasny,H.C. 1982; 223 Laskin,O.L. 1982; 36 Leikin,J.B. 1995; 224 Mueller,B.A. 1993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9-27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amikacin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10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.1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2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9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35 Armendariz,E. 1990; 333 Blair,D.C. 1982; 334 Kinowski,J.M. 1993; 315 TevaMedicines 2010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30-33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amoxicill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.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20.2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.75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60 GlaxoSmithKline 2006; 265 Horber,F.F. 1986; 264 Sjovall,J. 1985; 419 Bennett,W.M. 1983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37-40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amphotericin B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3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3.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41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5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92.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1.1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76 AstellasPharmaUS,Inc. 2012; 396 Bekersky,I. 2002; 395 Bellmann,R. 2003; 397 Gussak,H.M. 2001; 398 Janknegt,R. 1992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41-45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ampicill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0.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37.9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7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.2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419 Bennett,W.M. 1983; 264 Sjovall,J. 1985; 267 Blum,R.A. 1989; 266 Meyers,B.R. 1991; 261 Roerig 2009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39,40,46-48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aztreonam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6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1.2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2.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7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7.5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24 Mueller,B.A. 1993; 70 [NoInformation] 2009; 66 Adamis,G. 2004; 73 elGuinaidy,M.A. 1989; 74 Fillastre,J.P. 1985; 226 Gerig,J.S. 1984; 227 Janicke,D.M. 1985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7,52-57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efazolin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3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.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6.6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2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.6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401 Craig,W.A. 1973; 378 GlaxoSmithKline 2004; 402 Kirby,W.M. 1973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65-67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efepim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6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.9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0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79 Bristol-MyersSquibb,Inc. 2009; 403 Malone,R.S. 2001; 404 Schmaldienst,S. 2000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68-70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efotaxim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5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1.8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80.9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6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10.5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405 Fillastre,J.P. 1980; 406 Patel,K.B. 1995; 380 Sanofi-AventisU.S.LLC 2007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71-73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efotetan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3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.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0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.2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81 AstraZenecaPharmaceuticalsLP 2004; 407 Ohkawa,M. 1983; 408 Ward,A. 1985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74-76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efoxitin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5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.2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79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4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8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409 Fillastre,J.P. 1978; 410 Ko,H. 1989; 382 Merk&amp;Co.,Inc. 2006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77-79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eftaroline</w:t>
            </w:r>
            <w:proofErr w:type="spellEnd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 xml:space="preserve"> </w:t>
            </w: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fosami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12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60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1.1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18 ForestPharmaceuticals 2011; 342 Laudano,J.B. 2011; 343 Steed,M.E. 2010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80-82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eftazidim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4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.8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15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8.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83 GlaxoSmithKline 2007; 411 Leroy,A. 1984; 412 Mariat,C. 2006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83-85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eftriaxon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15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.3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7.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2.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1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3.8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413 Cohen,D. 1983; 384 GenetechUSA,Inc. 2010; 414 Kroh,U.F. 1996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86-88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efuroxime sodium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45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.2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5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.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9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7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3.7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415 Davies,S.P. 1991; 385 GlaxoSmithKline 2007; 416 Walstad,R.A. 1983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89-91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iprofloxac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12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1.6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83.3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6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16.6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19 BayerHealthcarePharmaceuticals 2011; 344 Malone,R.S. 2001; 345 Shah,A. 1996; 346 Spooner,A.M. 2011; 347 Wallis,S.C. 2001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92-96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clindamyc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2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15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8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2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2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63.03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74 E.Fougera&amp;Co. 2007; 282 Gatti,G. 1993; 281 Gordon,R.C. 1973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97-99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daptomycin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5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.4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1.5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8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1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.8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32 [NoInformation] 2006; 200 Churchwell,M.D. 2006; 199 Dvorchik,B. 2004; 234 Liang,S.H. 2009; 202 Salama,N.N. 2010; 233 Vilay,A.M. 2011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08-113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doripenem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28.7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53.8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75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4.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6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5.1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35 [NoInformation] 2007; 103 Chahine,E.B. 2010; 107 Cirillo,I. 2009; 102 Cirillo,I. 2011; 106 Hidaka,S. 2010; 109 Tanoue,K. 2011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18-123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ertapenem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0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9.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2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6.1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36 [NoInformation] 2011; 237 Burkhardt,O. 2009; 238 Eyler,R.Fl 2011; 113 Majumdar,A.K. 2002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28-131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fluconazo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4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8.8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7.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.6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99 Brammer,K.W. 1990; 400 Muhl,E. 2000; 377 Pfizer,Inc. 2011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38-140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foscavir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63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7.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48.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1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1.93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44 [NoInformation] 2006; 110 Aweeka,F.T. 1999; 111 Jayasekara,D. 1999; 239 Noormohamed,F.H. 1997; 46 Noormohamed,F.H. 1998; 47 Raffi,F. 1993; 48 Sjovall,J. 1989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41-147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ganciclovi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3.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46.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7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.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8.7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4.12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59 [NoInformation] 2009; 60 Bastien,O. 1994; 61 Combarnous,F. 1994; 62 Lake,K.D. 1988; 63 Sommadossi,J.P. 1988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48-152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gentamic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27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.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72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9.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49 Al-Homrany,M.A. 2009; 350 Bickley,S.K. 1988; 351 Dager,W.E. 2006; 322 Hospira 2004; 352 Roberts,J.A. 2010; 353 Thomson,A.H. 1991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53-158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imipenem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27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2.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71.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91.9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.2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128.1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40 [NoInformation] 2011; 242 Adamis,G. 2004; 241 Gibson,T.P. 1985; 99 Hashimoto,Satoru 1997; 100 Mueller,B.A. 1993; 243 Tegeder,I. 1997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2C0D0C">
              <w:t>(162-167)</w:t>
            </w: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levofloxac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7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7.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8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5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1.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6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9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61 Czock,D. 2006; 362 Guenter,S.G. 2002; 358 Hansen,E. 2001; 359 Malone,R.S. 2001; 325 Ortho-McNeilPharmaceuticals 2011; 363 Sowinski,K.M. 2003; 360 Traunmuller,F. 2001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72-178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linezoli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12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76.6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18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1.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6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7.1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46 [NoInformation] 2008; 79 Brier,M.E. 2003; 81 Dryden,M.S. 2011; 78 Fiaccadori,E. 2004; 80 Pea,F. 2004; 82 Stalker,D.J. 2003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84-189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meropenem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3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5.4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55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2.38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1.7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47 [NoInformation] 2010; 69 Giles,L.J. 2000; 85 Isla,A. 2005; 89 Leroy,A. 1992; 86 Tegeder,I. 1999; 87 Thalhammer,F. 1998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93-198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moxifloxacin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4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1.6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56.6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8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6.6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61 Czock,D. 2006; 326 BayerHealthcarePharmaceuticals 2011; 364 Fuhrmann,V. 2004; 365 Ittner,K.P. 2005; 366 Stass,H. 2002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72,217-220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nafcillin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28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9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39.6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62 APPPharmaceuticals 2011; 268 Rudnick,M. 1976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21,222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oseltamivir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341.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3.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49 [NoInformation] 2011; 50 Ariano,R.E. 2010; 51 Beigi,RichardH. 2011; 53 Dutkowski,R. 2010; 54 He,G. 1999; 55 McNicholl,I.R. 2001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23-228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piperacillin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6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7.8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83.3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4.0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7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8.6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71 Arzuaga,A. 2005; 270 Bulitta,J.B. 2010; 272 Mueller,S.C. 2002; 269 Thompson,M.I. 1981; 263 WyethPharmaceuticals,Inc. 2008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40-244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rifamp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6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98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38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86 Sanofi-AventisU.S.LLC 2010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56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sulbactam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5.3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31.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6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8.11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61 Roerig 2009; 266 Meyers,B.R. 1991; 267 Blum,R.A. 1989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46-48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tazobactam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5.9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5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6.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7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1.18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63 WyethPharmaceuticals,Inc. 2008; 271 Arzuaga,A. 2005; 272 Mueller,S.C. 2002; 275 Shea,K.M. 2009; 276 Wise,R. 1991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40,242,244,265,266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telavanc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7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8.1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4.5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5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4.6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92 [NoInformation] 2009; 255 Duchin,K. 2005; 256 Gotfried,M.H. 2008; 96 Patel,J.H. 2009; 95 Shaw,J.P. 2005; 94 Wong,S.L. 2008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67-272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tigecyclin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275.3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44.1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88.08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57 [NoInformation] 2007; 259 Ponticelli,C. 2008; 116 Rello,J. 2005; 258 Troy,S.M. 2003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73-276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tobramyc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27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.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70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4.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.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2.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74 Aronoff,G.R. 1990; 331 Hospira 2007; 375 Joos,B. 1996; 351 Dager,W.E. 2006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155,277-279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trimethoprim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10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7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2C0D0C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2C0D0C">
              <w:rPr>
                <w:rFonts w:ascii="Calibri" w:eastAsia="Times New Roman" w:hAnsi="Calibri" w:cs="Calibri"/>
                <w:sz w:val="20"/>
                <w:szCs w:val="20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5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36.0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387 KingPharmaceuticals,Inc. 2006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82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  <w:tr w:rsidR="005B0ECC" w:rsidRPr="007357DA" w:rsidTr="0088029E">
        <w:trPr>
          <w:trHeight w:val="144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vancomyc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.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67.6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0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26.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0.4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2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t>11.6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:rsidR="005B0ECC" w:rsidRPr="007357DA" w:rsidRDefault="005B0ECC" w:rsidP="0088029E">
            <w:pPr>
              <w:spacing w:after="0"/>
              <w:contextualSpacing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begin"/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instrText>ADDIN RW.CITE{{280 Boereboom,F.T. 1999; 279 Kielstein,J.T. 2006; 278 Macias,W.L. 1991; 277 Tan,C.C. 1990; 273 ViroPharmaIncorporated 2005}}</w:instrTex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separate"/>
            </w:r>
            <w:r w:rsidRPr="007357DA">
              <w:t>(283-287)</w:t>
            </w:r>
            <w:r w:rsidRPr="007357DA">
              <w:rPr>
                <w:rFonts w:ascii="Calibri" w:eastAsia="Times New Roman" w:hAnsi="Calibri" w:cs="Calibri"/>
                <w:sz w:val="20"/>
                <w:szCs w:val="20"/>
              </w:rPr>
              <w:fldChar w:fldCharType="end"/>
            </w:r>
          </w:p>
        </w:tc>
      </w:tr>
    </w:tbl>
    <w:p w:rsidR="00AA14F6" w:rsidRDefault="005B0ECC">
      <w:bookmarkStart w:id="0" w:name="_GoBack"/>
      <w:bookmarkEnd w:id="0"/>
    </w:p>
    <w:sectPr w:rsidR="00AA14F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B0ECC"/>
    <w:rsid w:val="005A077F"/>
    <w:rsid w:val="005B0ECC"/>
    <w:rsid w:val="009A03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B0EC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B0EC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68</Words>
  <Characters>7230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 - College of Pharmacy</Company>
  <LinksUpToDate>false</LinksUpToDate>
  <CharactersWithSpaces>84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14-08-03T19:22:00Z</dcterms:created>
  <dcterms:modified xsi:type="dcterms:W3CDTF">2014-08-03T19:22:00Z</dcterms:modified>
</cp:coreProperties>
</file>